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5E140A">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5E140A">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5E140A">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5E140A"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bookmarkStart w:id="12" w:name="_Ref471239884"/>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66975891"/>
      <w:r>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66975892"/>
      <w:r>
        <w:t>Blattadern</w:t>
      </w:r>
      <w:bookmarkEnd w:id="14"/>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Toc466975893"/>
      <w:bookmarkStart w:id="16" w:name="_Ref471225201"/>
      <w:r>
        <w:t>PreProcessing</w:t>
      </w:r>
      <w:bookmarkEnd w:id="15"/>
      <w:bookmarkEnd w:id="16"/>
    </w:p>
    <w:p w:rsidR="00831281" w:rsidRDefault="000574AC" w:rsidP="003C0107">
      <w:pPr>
        <w:pStyle w:val="berschrift3"/>
        <w:numPr>
          <w:ilvl w:val="2"/>
          <w:numId w:val="1"/>
        </w:numPr>
        <w:jc w:val="left"/>
      </w:pPr>
      <w:bookmarkStart w:id="17" w:name="_Toc466975894"/>
      <w:r>
        <w:t>Binarisierung</w:t>
      </w:r>
      <w:bookmarkEnd w:id="17"/>
    </w:p>
    <w:p w:rsidR="000574AC" w:rsidRDefault="000574AC" w:rsidP="003C0107">
      <w:pPr>
        <w:pStyle w:val="berschrift3"/>
        <w:numPr>
          <w:ilvl w:val="2"/>
          <w:numId w:val="1"/>
        </w:numPr>
        <w:jc w:val="left"/>
      </w:pPr>
      <w:bookmarkStart w:id="18" w:name="_Toc466975895"/>
      <w:r>
        <w:t>Segmentierung</w:t>
      </w:r>
      <w:bookmarkEnd w:id="18"/>
    </w:p>
    <w:p w:rsidR="00C47698" w:rsidRDefault="007349AC" w:rsidP="003C0107">
      <w:pPr>
        <w:pStyle w:val="berschrift2"/>
        <w:numPr>
          <w:ilvl w:val="1"/>
          <w:numId w:val="1"/>
        </w:numPr>
        <w:ind w:left="567" w:hanging="567"/>
        <w:jc w:val="left"/>
      </w:pPr>
      <w:bookmarkStart w:id="19" w:name="_Toc466975896"/>
      <w:r>
        <w:t>Deskriptoren</w:t>
      </w:r>
      <w:bookmarkEnd w:id="19"/>
    </w:p>
    <w:p w:rsidR="009E425E" w:rsidRDefault="009E425E" w:rsidP="003C0107">
      <w:pPr>
        <w:pStyle w:val="berschrift3"/>
        <w:numPr>
          <w:ilvl w:val="2"/>
          <w:numId w:val="1"/>
        </w:numPr>
        <w:jc w:val="left"/>
      </w:pPr>
      <w:bookmarkStart w:id="20" w:name="_Toc466975897"/>
      <w:r>
        <w:t>Featurevektoren</w:t>
      </w:r>
      <w:bookmarkEnd w:id="20"/>
    </w:p>
    <w:p w:rsidR="001753D2" w:rsidRDefault="007A46DD" w:rsidP="003C0107">
      <w:pPr>
        <w:pStyle w:val="berschrift3"/>
        <w:numPr>
          <w:ilvl w:val="2"/>
          <w:numId w:val="1"/>
        </w:numPr>
        <w:jc w:val="left"/>
      </w:pPr>
      <w:bookmarkStart w:id="21" w:name="_Toc466975898"/>
      <w:bookmarkStart w:id="22" w:name="_Ref471256776"/>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66975899"/>
      <w:r>
        <w:t>Fourier-Transformation</w:t>
      </w:r>
      <w:bookmarkEnd w:id="23"/>
    </w:p>
    <w:p w:rsidR="00C255C0" w:rsidRPr="00C255C0" w:rsidRDefault="003666C8" w:rsidP="00C255C0">
      <w:pPr>
        <w:pStyle w:val="berschrift3"/>
        <w:numPr>
          <w:ilvl w:val="2"/>
          <w:numId w:val="1"/>
        </w:numPr>
        <w:jc w:val="left"/>
      </w:pPr>
      <w:bookmarkStart w:id="24" w:name="_Toc466975900"/>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66975901"/>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66975902"/>
      <w:r>
        <w:t>Klassifikatoren</w:t>
      </w:r>
      <w:bookmarkEnd w:id="26"/>
    </w:p>
    <w:p w:rsidR="00620409" w:rsidRDefault="00620409" w:rsidP="003C0107">
      <w:pPr>
        <w:pStyle w:val="berschrift4"/>
        <w:numPr>
          <w:ilvl w:val="3"/>
          <w:numId w:val="1"/>
        </w:numPr>
        <w:ind w:left="851" w:hanging="851"/>
        <w:jc w:val="left"/>
      </w:pPr>
      <w:bookmarkStart w:id="27" w:name="_Toc466975903"/>
      <w:r>
        <w:t>MMC Hypersphere???</w:t>
      </w:r>
      <w:bookmarkEnd w:id="27"/>
    </w:p>
    <w:p w:rsidR="00F247E1" w:rsidRDefault="0013292B" w:rsidP="003C0107">
      <w:pPr>
        <w:pStyle w:val="berschrift4"/>
        <w:numPr>
          <w:ilvl w:val="3"/>
          <w:numId w:val="1"/>
        </w:numPr>
        <w:ind w:left="851" w:hanging="851"/>
        <w:jc w:val="left"/>
      </w:pPr>
      <w:bookmarkStart w:id="28" w:name="_Toc466975904"/>
      <w:r>
        <w:t>Support Vector Machine</w:t>
      </w:r>
      <w:bookmarkEnd w:id="28"/>
    </w:p>
    <w:p w:rsidR="00637DD4" w:rsidRDefault="007E5E7B" w:rsidP="003C0107">
      <w:pPr>
        <w:pStyle w:val="berschrift4"/>
        <w:numPr>
          <w:ilvl w:val="3"/>
          <w:numId w:val="1"/>
        </w:numPr>
        <w:ind w:left="851" w:hanging="851"/>
        <w:jc w:val="left"/>
      </w:pPr>
      <w:bookmarkStart w:id="29" w:name="_Toc466975905"/>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66975907"/>
      <w:r>
        <w:lastRenderedPageBreak/>
        <w:t>MultiLayerPerceptrons</w:t>
      </w:r>
      <w:bookmarkEnd w:id="31"/>
    </w:p>
    <w:p w:rsidR="004521D0" w:rsidRDefault="004521D0" w:rsidP="003C0107">
      <w:pPr>
        <w:pStyle w:val="berschrift4"/>
        <w:numPr>
          <w:ilvl w:val="3"/>
          <w:numId w:val="1"/>
        </w:numPr>
        <w:ind w:left="851" w:hanging="851"/>
        <w:jc w:val="left"/>
      </w:pPr>
      <w:bookmarkStart w:id="32" w:name="_Toc466975908"/>
      <w:r>
        <w:t>PNN</w:t>
      </w:r>
      <w:bookmarkEnd w:id="32"/>
    </w:p>
    <w:p w:rsidR="00122D0F" w:rsidRPr="00122D0F" w:rsidRDefault="00122D0F" w:rsidP="00122D0F">
      <w:pPr>
        <w:pStyle w:val="berschrift4"/>
        <w:numPr>
          <w:ilvl w:val="3"/>
          <w:numId w:val="1"/>
        </w:numPr>
        <w:ind w:left="851" w:hanging="851"/>
        <w:jc w:val="left"/>
      </w:pPr>
      <w:bookmarkStart w:id="33" w:name="_Toc466975909"/>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66975910"/>
      <w:r>
        <w:t>Konzeption</w:t>
      </w:r>
      <w:bookmarkEnd w:id="34"/>
    </w:p>
    <w:p w:rsidR="00176E70" w:rsidRDefault="00176E70" w:rsidP="003C0107">
      <w:pPr>
        <w:pStyle w:val="berschrift2"/>
        <w:numPr>
          <w:ilvl w:val="1"/>
          <w:numId w:val="1"/>
        </w:numPr>
        <w:ind w:left="567" w:hanging="567"/>
        <w:jc w:val="left"/>
      </w:pPr>
      <w:bookmarkStart w:id="35" w:name="_Toc466975911"/>
      <w:r>
        <w:t>Anforderung</w:t>
      </w:r>
      <w:r w:rsidR="00272311">
        <w:t>sanalyse</w:t>
      </w:r>
      <w:bookmarkEnd w:id="35"/>
    </w:p>
    <w:p w:rsidR="00F87899" w:rsidRDefault="00F87899" w:rsidP="003C0107">
      <w:pPr>
        <w:pStyle w:val="berschrift3"/>
        <w:numPr>
          <w:ilvl w:val="2"/>
          <w:numId w:val="1"/>
        </w:numPr>
        <w:jc w:val="left"/>
      </w:pPr>
      <w:bookmarkStart w:id="36" w:name="_Toc466975912"/>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66975913"/>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66975914"/>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66975915"/>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66975916"/>
      <w:r>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E359DE">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lastRenderedPageBreak/>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Wang, Sun, Zhang, Ying, &amp; Ma,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w:t>
            </w:r>
            <w:r w:rsidR="00ED7111">
              <w:lastRenderedPageBreak/>
              <w:t>Glättungsfaktor …)</w:t>
            </w:r>
            <w:r>
              <w:t>, Zahnung (über Winkel von Randpunkten)</w:t>
            </w:r>
          </w:p>
        </w:tc>
        <w:tc>
          <w:tcPr>
            <w:tcW w:w="1231" w:type="dxa"/>
          </w:tcPr>
          <w:p w:rsidR="001F4093" w:rsidRDefault="009C29C1" w:rsidP="003C0107">
            <w:pPr>
              <w:jc w:val="left"/>
            </w:pPr>
            <w:r w:rsidRPr="0026669E">
              <w:rPr>
                <w:color w:val="00B050"/>
              </w:rPr>
              <w:lastRenderedPageBreak/>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lastRenderedPageBreak/>
              <w:t>als KNN</w:t>
            </w:r>
          </w:p>
        </w:tc>
      </w:tr>
      <w:tr w:rsidR="001F4093" w:rsidTr="001F4093">
        <w:tc>
          <w:tcPr>
            <w:tcW w:w="959" w:type="dxa"/>
          </w:tcPr>
          <w:p w:rsidR="001F4093" w:rsidRDefault="002E3557" w:rsidP="00153C9E">
            <w:pPr>
              <w:jc w:val="left"/>
            </w:pPr>
            <w:r>
              <w:lastRenderedPageBreak/>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66975917"/>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66975918"/>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66975919"/>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E80B82" w:rsidRPr="00272311" w:rsidRDefault="00E80B82" w:rsidP="00272311"/>
    <w:p w:rsidR="004A033F" w:rsidRDefault="004A033F" w:rsidP="004A033F">
      <w:pPr>
        <w:pStyle w:val="berschrift2"/>
        <w:ind w:left="567"/>
      </w:pPr>
      <w:bookmarkStart w:id="44" w:name="_Toc466975920"/>
    </w:p>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A033F" w:rsidRDefault="004A033F" w:rsidP="004A033F"/>
    <w:p w:rsidR="00420623" w:rsidRDefault="004437C7" w:rsidP="00420623">
      <w:pPr>
        <w:pStyle w:val="berschrift2"/>
        <w:numPr>
          <w:ilvl w:val="1"/>
          <w:numId w:val="1"/>
        </w:numPr>
        <w:ind w:left="567" w:hanging="567"/>
      </w:pPr>
      <w:r>
        <w:lastRenderedPageBreak/>
        <w:t>Lösung</w:t>
      </w:r>
      <w:r w:rsidR="00B84B49">
        <w:t>sansatz</w:t>
      </w:r>
      <w:bookmarkEnd w:id="44"/>
    </w:p>
    <w:p w:rsidR="008F079B" w:rsidRDefault="008F079B" w:rsidP="00272311">
      <w:pPr>
        <w:pStyle w:val="berschrift3"/>
        <w:numPr>
          <w:ilvl w:val="2"/>
          <w:numId w:val="1"/>
        </w:numPr>
      </w:pPr>
      <w:bookmarkStart w:id="45" w:name="_Toc466975921"/>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 sind</w:t>
      </w:r>
      <w:r w:rsidR="0004005B">
        <w:t xml:space="preserve">, die </w:t>
      </w:r>
      <w:r w:rsidR="0065592E">
        <w:t xml:space="preserve">unter freier Lizenz </w:t>
      </w:r>
      <w:r w:rsidR="0004005B">
        <w:t>zum Training für die automat</w:t>
      </w:r>
      <w:r w:rsidR="0004005B">
        <w:t>i</w:t>
      </w:r>
      <w:r w:rsidR="0004005B">
        <w:t>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bei der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4835D216" wp14:editId="53C96A5C">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026B7D">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8pt;height:130.8pt">
            <v:imagedata r:id="rId15" o:title="13291732970228"/>
          </v:shape>
        </w:pict>
      </w:r>
      <w:r w:rsidR="00435B14">
        <w:rPr>
          <w:noProof/>
          <w:lang w:eastAsia="de-DE"/>
        </w:rPr>
        <w:t xml:space="preserve">  </w:t>
      </w:r>
      <w:r w:rsidR="00026B7D">
        <w:rPr>
          <w:noProof/>
          <w:lang w:eastAsia="de-DE"/>
        </w:rPr>
        <w:pict>
          <v:shape id="_x0000_i1026" type="#_x0000_t75" style="width:97.2pt;height:130.8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 xml:space="preserve">handelt es sich hauptsächlich um in Deutschland beheimatete </w:t>
      </w:r>
      <w:r w:rsidR="00B55DD3">
        <w:t>Sträucher und Bäume</w:t>
      </w:r>
      <w:r w:rsidR="00AC2DB2">
        <w:t>.</w:t>
      </w:r>
      <w:r w:rsidR="00A22643">
        <w:t xml:space="preserve"> In Abbi</w:t>
      </w:r>
      <w:r w:rsidR="00A22643">
        <w:t>l</w:t>
      </w:r>
      <w:r w:rsidR="00A22643">
        <w:t>dung 11 ist ein Auszug aus den Bilddaten zu sehen.</w:t>
      </w:r>
      <w:r w:rsidR="008C2F7A">
        <w:t xml:space="preserve"> </w:t>
      </w:r>
      <w:r w:rsidR="008C2F7A" w:rsidRPr="008C2F7A">
        <w:rPr>
          <w:i/>
          <w:color w:val="FF0000"/>
        </w:rPr>
        <w:t>(verweisen auf Anhang, Tabelle der Spezies)</w:t>
      </w:r>
    </w:p>
    <w:p w:rsidR="00A22643" w:rsidRDefault="00026B7D" w:rsidP="00C707C2">
      <w:r>
        <w:pict>
          <v:shape id="_x0000_i1027" type="#_x0000_t75" style="width:160.8pt;height:106.8pt">
            <v:imagedata r:id="rId17" o:title="DSC_5820"/>
          </v:shape>
        </w:pict>
      </w:r>
      <w:r w:rsidR="002D0DC1">
        <w:t xml:space="preserve">      </w:t>
      </w:r>
      <w:r>
        <w:pict>
          <v:shape id="_x0000_i1028" type="#_x0000_t75" style="width:160.2pt;height:106.8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Pr="00C707C2"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F467D5" w:rsidRDefault="00117CC2" w:rsidP="00E42E47">
      <w:pPr>
        <w:pStyle w:val="berschrift3"/>
        <w:numPr>
          <w:ilvl w:val="2"/>
          <w:numId w:val="1"/>
        </w:numPr>
      </w:pPr>
      <w:bookmarkStart w:id="46" w:name="_Toc466975923"/>
      <w:r>
        <w:t>Segmentierung</w:t>
      </w:r>
      <w:r w:rsidR="002B60B2">
        <w:t xml:space="preserve"> der Blätter</w:t>
      </w:r>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r</w:t>
      </w:r>
      <w:r w:rsidR="008D393F" w:rsidRPr="006E0741">
        <w:rPr>
          <w:rFonts w:ascii="Calibri" w:hAnsi="Calibri" w:cs="Times New Roman"/>
          <w:noProof/>
          <w:szCs w:val="24"/>
        </w:rPr>
        <w:t xml:space="preserve">, Belhumeur, Biswas, Jacobs, Kress, </w:t>
      </w:r>
      <w:r w:rsidR="008D393F">
        <w:rPr>
          <w:rFonts w:ascii="Calibri" w:hAnsi="Calibri" w:cs="Times New Roman"/>
          <w:noProof/>
          <w:szCs w:val="24"/>
        </w:rPr>
        <w:t>Lopez und</w:t>
      </w:r>
      <w:r w:rsidR="008D393F" w:rsidRPr="006E0741">
        <w:rPr>
          <w:rFonts w:ascii="Calibri" w:hAnsi="Calibri" w:cs="Times New Roman"/>
          <w:noProof/>
          <w:szCs w:val="24"/>
        </w:rPr>
        <w:t xml:space="preserve"> Soares</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n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6C5574" w:rsidP="00117CC2">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fldChar w:fldCharType="separate"/>
      </w:r>
      <w:r>
        <w:rPr>
          <w:noProof/>
        </w:rPr>
        <w:t>Kumar</w:t>
      </w:r>
      <w:r w:rsidRPr="006E0741">
        <w:rPr>
          <w:rFonts w:ascii="Calibri" w:hAnsi="Calibri" w:cs="Times New Roman"/>
          <w:noProof/>
          <w:szCs w:val="24"/>
        </w:rPr>
        <w:t xml:space="preserve">, Belhumeur, Biswas, Jacobs, Kress, </w:t>
      </w:r>
      <w:r>
        <w:rPr>
          <w:rFonts w:ascii="Calibri" w:hAnsi="Calibri" w:cs="Times New Roman"/>
          <w:noProof/>
          <w:szCs w:val="24"/>
        </w:rPr>
        <w:t>Lopez und</w:t>
      </w:r>
      <w:r w:rsidRPr="006E0741">
        <w:rPr>
          <w:rFonts w:ascii="Calibri" w:hAnsi="Calibri" w:cs="Times New Roman"/>
          <w:noProof/>
          <w:szCs w:val="24"/>
        </w:rPr>
        <w:t xml:space="preserve"> Soares</w:t>
      </w:r>
      <w:r>
        <w:fldChar w:fldCharType="end"/>
      </w:r>
      <w:r>
        <w:t xml:space="preserve"> (</w:t>
      </w:r>
      <w:r w:rsidRPr="006E0741">
        <w:t>2012</w:t>
      </w:r>
      <w:r>
        <w:t xml:space="preserve">) 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E42E47">
      <w:pPr>
        <w:pStyle w:val="berschrift3"/>
        <w:numPr>
          <w:ilvl w:val="2"/>
          <w:numId w:val="1"/>
        </w:numPr>
      </w:pPr>
      <w:r>
        <w:t xml:space="preserve">Wahl und </w:t>
      </w:r>
      <w:r w:rsidR="00E42E47">
        <w:t>Extraktion der Features</w:t>
      </w:r>
      <w:bookmarkEnd w:id="46"/>
    </w:p>
    <w:p w:rsidR="00663876" w:rsidRDefault="007A2F37" w:rsidP="00663876">
      <w:pPr>
        <w:pStyle w:val="berschrift4"/>
        <w:numPr>
          <w:ilvl w:val="3"/>
          <w:numId w:val="1"/>
        </w:numPr>
        <w:ind w:left="851" w:hanging="851"/>
        <w:jc w:val="left"/>
      </w:pPr>
      <w:r>
        <w:t>Blattform</w:t>
      </w:r>
    </w:p>
    <w:p w:rsidR="005455DD" w:rsidRDefault="007A0ACB" w:rsidP="007A0ACB">
      <w:r>
        <w:t xml:space="preserve">Wie in Kapitel </w:t>
      </w:r>
      <w:r>
        <w:fldChar w:fldCharType="begin"/>
      </w:r>
      <w:r>
        <w:instrText xml:space="preserve"> REF _Ref471239884 \r \h </w:instrText>
      </w:r>
      <w:r>
        <w:fldChar w:fldCharType="separate"/>
      </w:r>
      <w:r>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036CDD">
        <w:t>Dafür</w:t>
      </w:r>
      <w:r w:rsidR="00442087">
        <w:t xml:space="preserve"> kommen die in Kapitel </w:t>
      </w:r>
      <w:r w:rsidR="00442087">
        <w:fldChar w:fldCharType="begin"/>
      </w:r>
      <w:r w:rsidR="00442087">
        <w:instrText xml:space="preserve"> REF _Ref471256776 \r \h </w:instrText>
      </w:r>
      <w:r w:rsidR="00442087">
        <w:fldChar w:fldCharType="separate"/>
      </w:r>
      <w:r w:rsidR="00442087">
        <w:t>2.3.2</w:t>
      </w:r>
      <w:r w:rsidR="00442087">
        <w:fldChar w:fldCharType="end"/>
      </w:r>
      <w:r w:rsidR="00442087">
        <w:t xml:space="preserve"> </w:t>
      </w:r>
      <w:r w:rsidR="00036CDD">
        <w:t>angesprochenen</w:t>
      </w:r>
      <w:r w:rsidR="00442087">
        <w:t xml:space="preserve"> Hu-Momente in Betracht. </w:t>
      </w:r>
    </w:p>
    <w:p w:rsidR="00442087" w:rsidRDefault="00442087" w:rsidP="007A0ACB">
      <w:r>
        <w:t xml:space="preserve">Daneben gibt es weitere invariante Momente, die </w:t>
      </w:r>
      <w:r w:rsidR="00897057">
        <w:t>als</w:t>
      </w:r>
      <w:r>
        <w:t xml:space="preserve"> </w:t>
      </w:r>
      <w:r w:rsidR="00897057">
        <w:t>Deskriptoren</w:t>
      </w:r>
      <w:r>
        <w:t xml:space="preserve"> in Frage kommen. </w:t>
      </w:r>
      <w:r>
        <w:fldChar w:fldCharType="begin" w:fldLock="1"/>
      </w:r>
      <w:r>
        <w:instrText>ADDIN CSL_CITATION { "citationItems" : [ { "id" : "ITEM-1", "itemData" : { "author" : [ { "dropping-particle" : "", "family" : "Zulkifli", "given" : "Zalikha Bt", "non-dropping-particle" : "", "parse-names" : false, "suffix" : "" } ], "id" : "ITEM-1", "issued" : { "date-parts" : [ [ "2009" ] ] }, "title" : "PLANT LEAF IDENTIFICATION USING MOMENT INVARIANTS &amp;amp; GENERAL REGRESSION NEURAL NETWORK", "type" : "article-journal"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w:t>
      </w:r>
      <w:r w:rsidRPr="00BF09D6">
        <w:rPr>
          <w:i/>
          <w:color w:val="FF0000"/>
        </w:rPr>
        <w:t xml:space="preserve">(ist eine Masterarbeit, zitierwürdig?) </w:t>
      </w:r>
      <w:r>
        <w:t>vergleicht</w:t>
      </w:r>
      <w:r w:rsidRPr="00442087">
        <w:t xml:space="preserve"> 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Pr="00365815" w:rsidRDefault="00442087" w:rsidP="007A0ACB">
      <w:pPr>
        <w:rPr>
          <w:i/>
          <w:color w:val="FF0000"/>
        </w:rPr>
      </w:pPr>
      <w:r w:rsidRPr="00365815">
        <w:rPr>
          <w:i/>
          <w:color w:val="FF0000"/>
        </w:rPr>
        <w:t>… (Kontur</w:t>
      </w:r>
      <w:r w:rsidR="00B07389" w:rsidRPr="00365815">
        <w:rPr>
          <w:i/>
          <w:color w:val="FF0000"/>
        </w:rPr>
        <w:t>?</w:t>
      </w:r>
      <w:r w:rsidRPr="00365815">
        <w:rPr>
          <w:i/>
          <w:color w:val="FF0000"/>
        </w:rPr>
        <w:t>)</w:t>
      </w:r>
    </w:p>
    <w:p w:rsidR="00833031" w:rsidRDefault="00833031" w:rsidP="00833031">
      <w:pPr>
        <w:pStyle w:val="berschrift4"/>
        <w:numPr>
          <w:ilvl w:val="3"/>
          <w:numId w:val="1"/>
        </w:numPr>
        <w:ind w:left="851" w:hanging="851"/>
        <w:jc w:val="left"/>
      </w:pPr>
      <w:r>
        <w:t>Blattadern</w:t>
      </w:r>
    </w:p>
    <w:p w:rsidR="002B60B2"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w:t>
      </w:r>
      <w:r w:rsidR="00A3750D">
        <w:rPr>
          <w:rFonts w:ascii="Calibri" w:hAnsi="Calibri" w:cs="Times New Roman"/>
          <w:noProof/>
          <w:szCs w:val="24"/>
        </w:rPr>
        <w:lastRenderedPageBreak/>
        <w:t xml:space="preserve">Skalierungen durchgeführt, um eine skalierungsinvariante Beschreibung zu erhalten. Als Features dienen </w:t>
      </w:r>
      <w:r w:rsidR="002F23C3">
        <w:rPr>
          <w:rFonts w:ascii="Calibri" w:hAnsi="Calibri" w:cs="Times New Roman"/>
          <w:noProof/>
          <w:szCs w:val="24"/>
        </w:rPr>
        <w:t xml:space="preserve">ihnen </w:t>
      </w:r>
      <w:r w:rsidR="00A3750D">
        <w:rPr>
          <w:rFonts w:ascii="Calibri" w:hAnsi="Calibri" w:cs="Times New Roman"/>
          <w:noProof/>
          <w:szCs w:val="24"/>
        </w:rPr>
        <w:t xml:space="preserve">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 xml:space="preserve">speziell die </w:t>
      </w:r>
      <w:r w:rsidR="002F23C3">
        <w:rPr>
          <w:rFonts w:ascii="Calibri" w:hAnsi="Calibri" w:cs="Times New Roman"/>
          <w:noProof/>
          <w:szCs w:val="24"/>
        </w:rPr>
        <w:t xml:space="preserve">gemessenen </w:t>
      </w:r>
      <w:r w:rsidR="00A3750D">
        <w:rPr>
          <w:rFonts w:ascii="Calibri" w:hAnsi="Calibri" w:cs="Times New Roman"/>
          <w:noProof/>
          <w:szCs w:val="24"/>
        </w:rPr>
        <w:t>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2D0CE5"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container-title" : "CoRR", "id" : "ITEM-1", "issued" : { "date-parts" : [ [ "2012" ] ] }, "page" : "1-5", "title" : "Leaf vein segmentation using Odd Gabor filters and morphological operations", "type" : "article-journal"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2F23C3">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p>
    <w:p w:rsidR="00F02939" w:rsidRDefault="00923F67" w:rsidP="00923F67">
      <w:pPr>
        <w:pStyle w:val="Listenabsatz"/>
        <w:numPr>
          <w:ilvl w:val="0"/>
          <w:numId w:val="32"/>
        </w:numPr>
      </w:pPr>
      <w:r>
        <w:t xml:space="preserve">Zahl der </w:t>
      </w:r>
      <w:r w:rsidR="003A043D">
        <w:t xml:space="preserve">starken </w:t>
      </w:r>
      <w:r w:rsidR="00F02939">
        <w:t>Kant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 (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r>
        <w:t>PCNN?</w:t>
      </w:r>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 xml:space="preserve">Neuronen sind mit </w:t>
      </w:r>
      <w:r w:rsidR="00954FB7">
        <w:t xml:space="preserve">direkten </w:t>
      </w:r>
      <w:bookmarkStart w:id="47" w:name="_GoBack"/>
      <w:bookmarkEnd w:id="47"/>
      <w:r>
        <w:t>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48" w:name="_Toc466975924"/>
      <w:r>
        <w:t>Klassifizierung</w:t>
      </w:r>
      <w:bookmarkEnd w:id="48"/>
    </w:p>
    <w:p w:rsidR="00345DC8" w:rsidRDefault="00345DC8" w:rsidP="00345DC8">
      <w:r>
        <w:t>probabilistische</w:t>
      </w:r>
      <w:r w:rsidR="00990D8F">
        <w:t>s</w:t>
      </w:r>
      <w:r>
        <w:t xml:space="preserve"> neuronale</w:t>
      </w:r>
      <w:r w:rsidR="00990D8F">
        <w:t>s Netz</w:t>
      </w:r>
    </w:p>
    <w:p w:rsidR="002B60B2" w:rsidRDefault="002B60B2" w:rsidP="00345DC8">
      <w:r>
        <w:t>support vector machine</w:t>
      </w:r>
    </w:p>
    <w:p w:rsidR="004A033F" w:rsidRDefault="004A033F" w:rsidP="004A033F">
      <w:pPr>
        <w:pStyle w:val="berschrift3"/>
        <w:numPr>
          <w:ilvl w:val="2"/>
          <w:numId w:val="1"/>
        </w:numPr>
      </w:pPr>
      <w:r>
        <w:t>Metrik zur Messung der Erkennungsgenauigkeit</w:t>
      </w:r>
    </w:p>
    <w:p w:rsidR="004A033F" w:rsidRPr="00345DC8" w:rsidRDefault="004A033F" w:rsidP="00345DC8"/>
    <w:p w:rsidR="004437C7" w:rsidRDefault="004437C7" w:rsidP="004437C7">
      <w:pPr>
        <w:pStyle w:val="berschrift2"/>
        <w:numPr>
          <w:ilvl w:val="1"/>
          <w:numId w:val="1"/>
        </w:numPr>
        <w:ind w:left="567" w:hanging="567"/>
      </w:pPr>
      <w:bookmarkStart w:id="49" w:name="_Toc466975925"/>
      <w:r>
        <w:t>Systementwurf</w:t>
      </w:r>
      <w:bookmarkEnd w:id="49"/>
    </w:p>
    <w:p w:rsidR="001B2AA6" w:rsidRDefault="001B2AA6" w:rsidP="001B2AA6">
      <w:pPr>
        <w:pStyle w:val="berschrift3"/>
        <w:numPr>
          <w:ilvl w:val="2"/>
          <w:numId w:val="1"/>
        </w:numPr>
      </w:pPr>
      <w:bookmarkStart w:id="50" w:name="_Toc466975926"/>
      <w:r>
        <w:t>Systemkomponenten</w:t>
      </w:r>
      <w:bookmarkEnd w:id="50"/>
    </w:p>
    <w:p w:rsidR="000E5D54" w:rsidRDefault="000E5D54" w:rsidP="000E5D54">
      <w:pPr>
        <w:pStyle w:val="berschrift3"/>
        <w:numPr>
          <w:ilvl w:val="2"/>
          <w:numId w:val="1"/>
        </w:numPr>
      </w:pPr>
      <w:bookmarkStart w:id="51" w:name="_Toc466975927"/>
      <w:r>
        <w:t>Datenbank?</w:t>
      </w:r>
      <w:bookmarkEnd w:id="51"/>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lastRenderedPageBreak/>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2" w:name="_Toc466975928"/>
      <w:r>
        <w:t>Implementierung</w:t>
      </w:r>
      <w:bookmarkEnd w:id="52"/>
    </w:p>
    <w:p w:rsidR="006A3746" w:rsidRPr="006A3746" w:rsidRDefault="006A3746" w:rsidP="006A3746"/>
    <w:p w:rsidR="00D732AD" w:rsidRDefault="00D732AD" w:rsidP="00D732AD">
      <w:pPr>
        <w:pStyle w:val="berschrift1"/>
        <w:numPr>
          <w:ilvl w:val="0"/>
          <w:numId w:val="1"/>
        </w:numPr>
      </w:pPr>
      <w:bookmarkStart w:id="53" w:name="_Toc466975929"/>
      <w:r>
        <w:t>Ergebnis</w:t>
      </w:r>
      <w:bookmarkEnd w:id="53"/>
    </w:p>
    <w:p w:rsidR="00DF4012" w:rsidRDefault="00DF4012" w:rsidP="004A662F">
      <w:pPr>
        <w:pStyle w:val="berschrift2"/>
        <w:numPr>
          <w:ilvl w:val="1"/>
          <w:numId w:val="1"/>
        </w:numPr>
        <w:ind w:left="567" w:hanging="567"/>
      </w:pPr>
      <w:bookmarkStart w:id="54" w:name="_Toc466975930"/>
      <w:r>
        <w:t>Genauigkeit (welche Metrik?)</w:t>
      </w:r>
      <w:bookmarkEnd w:id="54"/>
    </w:p>
    <w:p w:rsidR="004A662F" w:rsidRDefault="004A662F" w:rsidP="004A662F">
      <w:pPr>
        <w:pStyle w:val="berschrift2"/>
        <w:numPr>
          <w:ilvl w:val="1"/>
          <w:numId w:val="1"/>
        </w:numPr>
        <w:ind w:left="567" w:hanging="567"/>
      </w:pPr>
      <w:bookmarkStart w:id="55" w:name="_Toc466975931"/>
      <w:r>
        <w:t>Aufwandsanalyse?</w:t>
      </w:r>
      <w:bookmarkEnd w:id="55"/>
    </w:p>
    <w:p w:rsidR="001753D2" w:rsidRDefault="001753D2" w:rsidP="001753D2"/>
    <w:p w:rsidR="00434228" w:rsidRDefault="00434228" w:rsidP="00434228">
      <w:pPr>
        <w:pStyle w:val="berschrift1"/>
        <w:numPr>
          <w:ilvl w:val="0"/>
          <w:numId w:val="1"/>
        </w:numPr>
      </w:pPr>
      <w:bookmarkStart w:id="56" w:name="_Toc466975932"/>
      <w:r>
        <w:t>Zusammenfassung</w:t>
      </w:r>
      <w:bookmarkEnd w:id="56"/>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57" w:name="_Toc466975933"/>
      <w:r w:rsidR="003F18C9">
        <w:t>Abbildungsverzeichnis</w:t>
      </w:r>
      <w:bookmarkEnd w:id="57"/>
    </w:p>
    <w:p w:rsidR="00C54E4E" w:rsidRDefault="00E359DE"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8" w:name="_Toc466975934"/>
      <w:r>
        <w:lastRenderedPageBreak/>
        <w:t>Tabellenverzeichnis</w:t>
      </w:r>
      <w:bookmarkEnd w:id="58"/>
    </w:p>
    <w:p w:rsidR="003F18C9" w:rsidRDefault="00E359DE"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9" w:name="_Toc466975935"/>
      <w:bookmarkEnd w:id="6"/>
      <w:bookmarkEnd w:id="7"/>
      <w:bookmarkEnd w:id="8"/>
      <w:r>
        <w:t>Codelistings</w:t>
      </w:r>
      <w:bookmarkEnd w:id="59"/>
    </w:p>
    <w:p w:rsidR="005674EF" w:rsidRDefault="00E359DE" w:rsidP="00B07883">
      <w:pPr>
        <w:jc w:val="left"/>
        <w:rPr>
          <w:b/>
          <w:bCs/>
          <w:noProof/>
        </w:rPr>
      </w:pPr>
      <w:fldSimple w:instr=" TOC \h \z \c &quot;Codelisting&quot; ">
        <w:r w:rsidR="00AA143E">
          <w:rPr>
            <w:b/>
            <w:bCs/>
            <w:noProof/>
          </w:rPr>
          <w:t>Es konnten keine Einträge für ein Abbildungsverzeichnis gefunden werden.</w:t>
        </w:r>
      </w:fldSimple>
    </w:p>
    <w:p w:rsidR="00AA143E" w:rsidRPr="006F1D98" w:rsidRDefault="00AA143E" w:rsidP="007E6470">
      <w:pPr>
        <w:pStyle w:val="Inhaltsverzeichnisberschrift"/>
        <w:numPr>
          <w:ilvl w:val="0"/>
          <w:numId w:val="15"/>
        </w:numPr>
        <w:ind w:left="426"/>
      </w:pPr>
      <w:r>
        <w:t>Literaturverzeichnis</w:t>
      </w:r>
    </w:p>
    <w:p w:rsidR="00923F67" w:rsidRPr="00923F67" w:rsidRDefault="007E6470" w:rsidP="00923F67">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923F67" w:rsidRPr="00923F67">
        <w:rPr>
          <w:rFonts w:ascii="Calibri" w:hAnsi="Calibri" w:cs="Times New Roman"/>
          <w:noProof/>
          <w:szCs w:val="24"/>
        </w:rPr>
        <w:t xml:space="preserve">Cao, J., Wang, B., &amp; Brown, D. (2016). Similarity based leaf image retrieval using multiscale R-angle description. </w:t>
      </w:r>
      <w:r w:rsidR="00923F67" w:rsidRPr="00923F67">
        <w:rPr>
          <w:rFonts w:ascii="Calibri" w:hAnsi="Calibri" w:cs="Times New Roman"/>
          <w:i/>
          <w:iCs/>
          <w:noProof/>
          <w:szCs w:val="24"/>
        </w:rPr>
        <w:t>Information Sciences</w:t>
      </w:r>
      <w:r w:rsidR="00923F67" w:rsidRPr="00923F67">
        <w:rPr>
          <w:rFonts w:ascii="Calibri" w:hAnsi="Calibri" w:cs="Times New Roman"/>
          <w:noProof/>
          <w:szCs w:val="24"/>
        </w:rPr>
        <w:t xml:space="preserve">, </w:t>
      </w:r>
      <w:r w:rsidR="00923F67" w:rsidRPr="00923F67">
        <w:rPr>
          <w:rFonts w:ascii="Calibri" w:hAnsi="Calibri" w:cs="Times New Roman"/>
          <w:i/>
          <w:iCs/>
          <w:noProof/>
          <w:szCs w:val="24"/>
        </w:rPr>
        <w:t>374</w:t>
      </w:r>
      <w:r w:rsidR="00923F67" w:rsidRPr="00923F67">
        <w:rPr>
          <w:rFonts w:ascii="Calibri" w:hAnsi="Calibri" w:cs="Times New Roman"/>
          <w:noProof/>
          <w:szCs w:val="24"/>
        </w:rPr>
        <w:t>, 51–64. https://doi.org/10.1016/j.ins.2016.09.023</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Chaki, J., Parekh, R., &amp; Bhattacharya, S. (2015). Plant leaf recognition using texture and shape features with neural classifiers. </w:t>
      </w:r>
      <w:r w:rsidRPr="00923F67">
        <w:rPr>
          <w:rFonts w:ascii="Calibri" w:hAnsi="Calibri" w:cs="Times New Roman"/>
          <w:i/>
          <w:iCs/>
          <w:noProof/>
          <w:szCs w:val="24"/>
        </w:rPr>
        <w:t>Pattern Recognition Letters</w:t>
      </w:r>
      <w:r w:rsidRPr="00923F67">
        <w:rPr>
          <w:rFonts w:ascii="Calibri" w:hAnsi="Calibri" w:cs="Times New Roman"/>
          <w:noProof/>
          <w:szCs w:val="24"/>
        </w:rPr>
        <w:t xml:space="preserve">, </w:t>
      </w:r>
      <w:r w:rsidRPr="00923F67">
        <w:rPr>
          <w:rFonts w:ascii="Calibri" w:hAnsi="Calibri" w:cs="Times New Roman"/>
          <w:i/>
          <w:iCs/>
          <w:noProof/>
          <w:szCs w:val="24"/>
        </w:rPr>
        <w:t>58</w:t>
      </w:r>
      <w:r w:rsidRPr="00923F67">
        <w:rPr>
          <w:rFonts w:ascii="Calibri" w:hAnsi="Calibri" w:cs="Times New Roman"/>
          <w:noProof/>
          <w:szCs w:val="24"/>
        </w:rPr>
        <w:t>, 61–68. https://doi.org/10.1016/j.patrec.2015.02.010</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Du, J.-X., Wang, X.-F., &amp; Zhang, G.-J. (n.d.). Leaf shape based plant species recognition. https://doi.org/10.1016/j.amc.2006.07.072</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Han, S., Chee, L., Chan, S., Wilkin, P., &amp; Remagnino, P. (n.d.). DEEP-PLANT: PLANT IDENTIFICATION WITH CONVOLUTIONAL NEURAL NETWORKS.</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Kalyoncu, C., &amp; Toygar, Ö. (2015). Geometric leaf classification. </w:t>
      </w:r>
      <w:r w:rsidRPr="00923F67">
        <w:rPr>
          <w:rFonts w:ascii="Calibri" w:hAnsi="Calibri" w:cs="Times New Roman"/>
          <w:i/>
          <w:iCs/>
          <w:noProof/>
          <w:szCs w:val="24"/>
        </w:rPr>
        <w:t>Computer Vision and Image Understanding</w:t>
      </w:r>
      <w:r w:rsidRPr="00923F67">
        <w:rPr>
          <w:rFonts w:ascii="Calibri" w:hAnsi="Calibri" w:cs="Times New Roman"/>
          <w:noProof/>
          <w:szCs w:val="24"/>
        </w:rPr>
        <w:t xml:space="preserve">, </w:t>
      </w:r>
      <w:r w:rsidRPr="00923F67">
        <w:rPr>
          <w:rFonts w:ascii="Calibri" w:hAnsi="Calibri" w:cs="Times New Roman"/>
          <w:i/>
          <w:iCs/>
          <w:noProof/>
          <w:szCs w:val="24"/>
        </w:rPr>
        <w:t>133</w:t>
      </w:r>
      <w:r w:rsidRPr="00923F67">
        <w:rPr>
          <w:rFonts w:ascii="Calibri" w:hAnsi="Calibri" w:cs="Times New Roman"/>
          <w:noProof/>
          <w:szCs w:val="24"/>
        </w:rPr>
        <w:t>, 102–109. https://doi.org/10.1016/j.cviu.2014.11.001</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Katyal, V. (2012). Leaf vein segmentation using Odd Gabor filters and morphological operations. </w:t>
      </w:r>
      <w:r w:rsidRPr="00923F67">
        <w:rPr>
          <w:rFonts w:ascii="Calibri" w:hAnsi="Calibri" w:cs="Times New Roman"/>
          <w:i/>
          <w:iCs/>
          <w:noProof/>
          <w:szCs w:val="24"/>
        </w:rPr>
        <w:t>CoRR</w:t>
      </w:r>
      <w:r w:rsidRPr="00923F67">
        <w:rPr>
          <w:rFonts w:ascii="Calibri" w:hAnsi="Calibri" w:cs="Times New Roman"/>
          <w:noProof/>
          <w:szCs w:val="24"/>
        </w:rPr>
        <w:t>, 1–5.</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923F67">
        <w:rPr>
          <w:rFonts w:ascii="Calibri" w:hAnsi="Calibri" w:cs="Times New Roman"/>
          <w:i/>
          <w:iCs/>
          <w:noProof/>
          <w:szCs w:val="24"/>
        </w:rPr>
        <w:t>Proceedings of the 12th European Conference on Computer Vision (ECCV)</w:t>
      </w:r>
      <w:r w:rsidRPr="00923F67">
        <w:rPr>
          <w:rFonts w:ascii="Calibri" w:hAnsi="Calibri" w:cs="Times New Roman"/>
          <w:noProof/>
          <w:szCs w:val="24"/>
        </w:rPr>
        <w:t>.</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Larese, M. G., Bayá, A. E., Craviotto, R. M., Arango, M. R., Gallo, C., &amp; Granitto, P. M. (2014). Multiscale recognition of legume varieties based on leaf venation images. </w:t>
      </w:r>
      <w:r w:rsidRPr="00923F67">
        <w:rPr>
          <w:rFonts w:ascii="Calibri" w:hAnsi="Calibri" w:cs="Times New Roman"/>
          <w:i/>
          <w:iCs/>
          <w:noProof/>
          <w:szCs w:val="24"/>
        </w:rPr>
        <w:t>Expert Systems with Applications</w:t>
      </w:r>
      <w:r w:rsidRPr="00923F67">
        <w:rPr>
          <w:rFonts w:ascii="Calibri" w:hAnsi="Calibri" w:cs="Times New Roman"/>
          <w:noProof/>
          <w:szCs w:val="24"/>
        </w:rPr>
        <w:t xml:space="preserve">, </w:t>
      </w:r>
      <w:r w:rsidRPr="00923F67">
        <w:rPr>
          <w:rFonts w:ascii="Calibri" w:hAnsi="Calibri" w:cs="Times New Roman"/>
          <w:i/>
          <w:iCs/>
          <w:noProof/>
          <w:szCs w:val="24"/>
        </w:rPr>
        <w:t>41</w:t>
      </w:r>
      <w:r w:rsidRPr="00923F67">
        <w:rPr>
          <w:rFonts w:ascii="Calibri" w:hAnsi="Calibri" w:cs="Times New Roman"/>
          <w:noProof/>
          <w:szCs w:val="24"/>
        </w:rPr>
        <w:t xml:space="preserve">(10), 4638–4647. </w:t>
      </w:r>
      <w:r w:rsidRPr="00923F67">
        <w:rPr>
          <w:rFonts w:ascii="Calibri" w:hAnsi="Calibri" w:cs="Times New Roman"/>
          <w:noProof/>
          <w:szCs w:val="24"/>
        </w:rPr>
        <w:lastRenderedPageBreak/>
        <w:t>https://doi.org/10.1016/j.eswa.2014.01.029</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Reyes, A. K., Caicedo, J. C., &amp; Camargo, J. E. (n.d.). Fine-tuning Deep Convolutional Networks for Plant Recognition.</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Satti, V., Satya, A., &amp; Sharma, S. (2013). AN AUTOMATIC LEAF RECOGNITION SYSTEM FOR PLANT IDENTIFICATION USING MACHINE VISION TECHNOLOGY. </w:t>
      </w:r>
      <w:r w:rsidRPr="00923F67">
        <w:rPr>
          <w:rFonts w:ascii="Calibri" w:hAnsi="Calibri" w:cs="Times New Roman"/>
          <w:i/>
          <w:iCs/>
          <w:noProof/>
          <w:szCs w:val="24"/>
        </w:rPr>
        <w:t>International Journal of Engineering Science and Technology</w:t>
      </w:r>
      <w:r w:rsidRPr="00923F67">
        <w:rPr>
          <w:rFonts w:ascii="Calibri" w:hAnsi="Calibri" w:cs="Times New Roman"/>
          <w:noProof/>
          <w:szCs w:val="24"/>
        </w:rPr>
        <w:t xml:space="preserve">, </w:t>
      </w:r>
      <w:r w:rsidRPr="00923F67">
        <w:rPr>
          <w:rFonts w:ascii="Calibri" w:hAnsi="Calibri" w:cs="Times New Roman"/>
          <w:i/>
          <w:iCs/>
          <w:noProof/>
          <w:szCs w:val="24"/>
        </w:rPr>
        <w:t>5</w:t>
      </w:r>
      <w:r w:rsidRPr="00923F67">
        <w:rPr>
          <w:rFonts w:ascii="Calibri" w:hAnsi="Calibri" w:cs="Times New Roman"/>
          <w:noProof/>
          <w:szCs w:val="24"/>
        </w:rPr>
        <w:t>(4), 975–5462.</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Shabanzade, M., Zahedi, M., &amp; Amin Aghvami, S. (2011). Combination of Local Descriptors and Global Features for Leaf Recognition. </w:t>
      </w:r>
      <w:r w:rsidRPr="00923F67">
        <w:rPr>
          <w:rFonts w:ascii="Calibri" w:hAnsi="Calibri" w:cs="Times New Roman"/>
          <w:i/>
          <w:iCs/>
          <w:noProof/>
          <w:szCs w:val="24"/>
        </w:rPr>
        <w:t>Signal &amp; Image Processing : An International Journal</w:t>
      </w:r>
      <w:r w:rsidRPr="00923F67">
        <w:rPr>
          <w:rFonts w:ascii="Calibri" w:hAnsi="Calibri" w:cs="Times New Roman"/>
          <w:noProof/>
          <w:szCs w:val="24"/>
        </w:rPr>
        <w:t xml:space="preserve">, </w:t>
      </w:r>
      <w:r w:rsidRPr="00923F67">
        <w:rPr>
          <w:rFonts w:ascii="Calibri" w:hAnsi="Calibri" w:cs="Times New Roman"/>
          <w:i/>
          <w:iCs/>
          <w:noProof/>
          <w:szCs w:val="24"/>
        </w:rPr>
        <w:t>2</w:t>
      </w:r>
      <w:r w:rsidRPr="00923F67">
        <w:rPr>
          <w:rFonts w:ascii="Calibri" w:hAnsi="Calibri" w:cs="Times New Roman"/>
          <w:noProof/>
          <w:szCs w:val="24"/>
        </w:rPr>
        <w:t>(3), 23–31. https://doi.org/10.5121/sipij.2011.2303</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Wang, Z., Sun, X., Zhang, Y., Ying, Z., &amp; Ma, Y. (2016). Leaf recognition based on PCNN. </w:t>
      </w:r>
      <w:r w:rsidRPr="00923F67">
        <w:rPr>
          <w:rFonts w:ascii="Calibri" w:hAnsi="Calibri" w:cs="Times New Roman"/>
          <w:i/>
          <w:iCs/>
          <w:noProof/>
          <w:szCs w:val="24"/>
        </w:rPr>
        <w:t>Neural Computing and Applications</w:t>
      </w:r>
      <w:r w:rsidRPr="00923F67">
        <w:rPr>
          <w:rFonts w:ascii="Calibri" w:hAnsi="Calibri" w:cs="Times New Roman"/>
          <w:noProof/>
          <w:szCs w:val="24"/>
        </w:rPr>
        <w:t>. https://doi.org/10.1007/s00521-015-1904-1</w:t>
      </w:r>
    </w:p>
    <w:p w:rsidR="00923F67" w:rsidRPr="00923F67" w:rsidRDefault="00923F67" w:rsidP="00923F67">
      <w:pPr>
        <w:widowControl w:val="0"/>
        <w:autoSpaceDE w:val="0"/>
        <w:autoSpaceDN w:val="0"/>
        <w:adjustRightInd w:val="0"/>
        <w:ind w:left="480" w:hanging="480"/>
        <w:rPr>
          <w:rFonts w:ascii="Calibri" w:hAnsi="Calibri" w:cs="Times New Roman"/>
          <w:noProof/>
          <w:szCs w:val="24"/>
        </w:rPr>
      </w:pPr>
      <w:r w:rsidRPr="00923F67">
        <w:rPr>
          <w:rFonts w:ascii="Calibri" w:hAnsi="Calibri" w:cs="Times New Roman"/>
          <w:noProof/>
          <w:szCs w:val="24"/>
        </w:rPr>
        <w:t xml:space="preserve">Wu, S. G., Bao, F. S., Xu, E. Y., Wang, Y. X., Chang, Y. F., &amp; Xiang, Q. L. (2007). A leaf recognition algorithm for plant classification using probabilistic neural network. </w:t>
      </w:r>
      <w:r w:rsidRPr="00923F67">
        <w:rPr>
          <w:rFonts w:ascii="Calibri" w:hAnsi="Calibri" w:cs="Times New Roman"/>
          <w:i/>
          <w:iCs/>
          <w:noProof/>
          <w:szCs w:val="24"/>
        </w:rPr>
        <w:t>ISSPIT 2007 - 2007 IEEE International Symposium on Signal Processing and Information Technology</w:t>
      </w:r>
      <w:r w:rsidRPr="00923F67">
        <w:rPr>
          <w:rFonts w:ascii="Calibri" w:hAnsi="Calibri" w:cs="Times New Roman"/>
          <w:noProof/>
          <w:szCs w:val="24"/>
        </w:rPr>
        <w:t>, (December), 11–16. https://doi.org/10.1109/ISSPIT.2007.4458016</w:t>
      </w:r>
    </w:p>
    <w:p w:rsidR="00923F67" w:rsidRPr="00923F67" w:rsidRDefault="00923F67" w:rsidP="00923F67">
      <w:pPr>
        <w:widowControl w:val="0"/>
        <w:autoSpaceDE w:val="0"/>
        <w:autoSpaceDN w:val="0"/>
        <w:adjustRightInd w:val="0"/>
        <w:ind w:left="480" w:hanging="480"/>
        <w:rPr>
          <w:rFonts w:ascii="Calibri" w:hAnsi="Calibri"/>
          <w:noProof/>
        </w:rPr>
      </w:pPr>
      <w:r w:rsidRPr="00923F67">
        <w:rPr>
          <w:rFonts w:ascii="Calibri" w:hAnsi="Calibri" w:cs="Times New Roman"/>
          <w:noProof/>
          <w:szCs w:val="24"/>
        </w:rPr>
        <w:t>Zulkifli, Z. B. (2009). PLANT LEAF IDENTIFICATION USING MOMENT INVARIANTS &amp;amp; GENERAL REGRESSION NEURAL NETWORK.</w:t>
      </w:r>
    </w:p>
    <w:p w:rsidR="00AA143E" w:rsidRDefault="007E6470" w:rsidP="00923F67">
      <w:pPr>
        <w:widowControl w:val="0"/>
        <w:autoSpaceDE w:val="0"/>
        <w:autoSpaceDN w:val="0"/>
        <w:adjustRightInd w:val="0"/>
        <w:ind w:left="480" w:hanging="480"/>
        <w:rPr>
          <w:b/>
          <w:bCs/>
          <w:noProof/>
        </w:rPr>
      </w:pPr>
      <w:r>
        <w:rPr>
          <w:b/>
          <w:bCs/>
          <w:noProof/>
        </w:rPr>
        <w:fldChar w:fldCharType="end"/>
      </w:r>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20"/>
          <w:headerReference w:type="default" r:id="rId21"/>
          <w:footerReference w:type="even" r:id="rId22"/>
          <w:footerReference w:type="default" r:id="rId23"/>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24"/>
      <w:headerReference w:type="default" r:id="rId25"/>
      <w:footerReference w:type="even" r:id="rId26"/>
      <w:footerReference w:type="default" r:id="rId27"/>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40A" w:rsidRDefault="005E140A">
      <w:pPr>
        <w:spacing w:after="0" w:line="240" w:lineRule="auto"/>
      </w:pPr>
      <w:r>
        <w:separator/>
      </w:r>
    </w:p>
  </w:endnote>
  <w:endnote w:type="continuationSeparator" w:id="0">
    <w:p w:rsidR="005E140A" w:rsidRDefault="005E14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Default="00BE06BC">
    <w:pPr>
      <w:pStyle w:val="Fuzeile"/>
    </w:pPr>
  </w:p>
  <w:p w:rsidR="00BE06BC" w:rsidRDefault="00BE06B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BE06BC" w:rsidRDefault="00BE06BC">
        <w:pPr>
          <w:pStyle w:val="Fuzeile"/>
          <w:jc w:val="right"/>
        </w:pPr>
      </w:p>
      <w:p w:rsidR="00BE06BC" w:rsidRDefault="005E140A">
        <w:pPr>
          <w:pStyle w:val="Fuzeile"/>
          <w:jc w:val="right"/>
        </w:pPr>
      </w:p>
    </w:sdtContent>
  </w:sdt>
  <w:p w:rsidR="00BE06BC" w:rsidRDefault="00BE06BC">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BE06BC" w:rsidRDefault="00BE06BC"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2D0CE5">
          <w:rPr>
            <w:b/>
            <w:noProof/>
          </w:rPr>
          <w:t>16</w:t>
        </w:r>
        <w:r w:rsidRPr="00EC3083">
          <w:rPr>
            <w:b/>
          </w:rPr>
          <w:fldChar w:fldCharType="end"/>
        </w:r>
      </w:p>
    </w:sdtContent>
  </w:sdt>
  <w:p w:rsidR="00BE06BC" w:rsidRDefault="00BE06B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BE06BC" w:rsidRDefault="00BE06BC"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954FB7">
          <w:rPr>
            <w:b/>
            <w:noProof/>
          </w:rPr>
          <w:t>13</w:t>
        </w:r>
        <w:r w:rsidRPr="00E33701">
          <w:rPr>
            <w:b/>
          </w:rPr>
          <w:fldChar w:fldCharType="end"/>
        </w:r>
      </w:p>
    </w:sdtContent>
  </w:sdt>
  <w:p w:rsidR="00BE06BC" w:rsidRDefault="00BE06BC">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Default="00BE06BC">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Default="00BE06B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40A" w:rsidRDefault="005E140A">
      <w:pPr>
        <w:spacing w:after="0" w:line="240" w:lineRule="auto"/>
      </w:pPr>
      <w:r>
        <w:separator/>
      </w:r>
    </w:p>
  </w:footnote>
  <w:footnote w:type="continuationSeparator" w:id="0">
    <w:p w:rsidR="005E140A" w:rsidRDefault="005E14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Default="00BE06BC"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Default="005E140A" w:rsidP="002C2E71">
    <w:pPr>
      <w:pStyle w:val="Untertitel"/>
      <w:tabs>
        <w:tab w:val="left" w:pos="9072"/>
      </w:tabs>
      <w:ind w:left="7371" w:right="-1986"/>
      <w:jc w:val="left"/>
    </w:pPr>
    <w:r>
      <w:fldChar w:fldCharType="begin"/>
    </w:r>
    <w:r>
      <w:instrText xml:space="preserve"> STYLEREF  "Überschrift 1"  \* MERGEFORMAT </w:instrText>
    </w:r>
    <w:r>
      <w:fldChar w:fldCharType="separate"/>
    </w:r>
    <w:r w:rsidR="002D0CE5">
      <w:rPr>
        <w:noProof/>
      </w:rPr>
      <w:t>Tabellenverzeichnis</w:t>
    </w:r>
    <w:r>
      <w:rPr>
        <w:noProof/>
      </w:rPr>
      <w:fldChar w:fldCharType="end"/>
    </w:r>
  </w:p>
  <w:p w:rsidR="00BE06BC" w:rsidRPr="00393785" w:rsidRDefault="00BE06BC"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Default="005E140A" w:rsidP="00872339">
    <w:pPr>
      <w:pStyle w:val="Untertitel"/>
      <w:tabs>
        <w:tab w:val="left" w:pos="9072"/>
      </w:tabs>
      <w:ind w:left="-1985" w:right="7369"/>
      <w:jc w:val="right"/>
    </w:pPr>
    <w:r>
      <w:fldChar w:fldCharType="begin"/>
    </w:r>
    <w:r>
      <w:instrText xml:space="preserve"> STYLEREF  "Überschrift 1"  \* MERGEFORMAT </w:instrText>
    </w:r>
    <w:r>
      <w:fldChar w:fldCharType="separate"/>
    </w:r>
    <w:r w:rsidR="00954FB7">
      <w:rPr>
        <w:noProof/>
      </w:rPr>
      <w:t>Konzeption</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Pr="00393785" w:rsidRDefault="00BE06BC"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BC" w:rsidRPr="000E09EA" w:rsidRDefault="00BE06BC"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855"/>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B7D"/>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CDD"/>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0"/>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CE5"/>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C3"/>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DC8"/>
    <w:rsid w:val="00345EB5"/>
    <w:rsid w:val="0034620E"/>
    <w:rsid w:val="003466CC"/>
    <w:rsid w:val="003466E9"/>
    <w:rsid w:val="00346755"/>
    <w:rsid w:val="00346AC1"/>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45A3"/>
    <w:rsid w:val="00365815"/>
    <w:rsid w:val="00365C9A"/>
    <w:rsid w:val="00366264"/>
    <w:rsid w:val="00366460"/>
    <w:rsid w:val="003666C8"/>
    <w:rsid w:val="00366904"/>
    <w:rsid w:val="00366E63"/>
    <w:rsid w:val="003676A2"/>
    <w:rsid w:val="003678C3"/>
    <w:rsid w:val="00367AC8"/>
    <w:rsid w:val="00367B64"/>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D07"/>
    <w:rsid w:val="00387084"/>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700"/>
    <w:rsid w:val="00467EEB"/>
    <w:rsid w:val="0047065E"/>
    <w:rsid w:val="00470B76"/>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33F"/>
    <w:rsid w:val="004A05E8"/>
    <w:rsid w:val="004A0A0D"/>
    <w:rsid w:val="004A157A"/>
    <w:rsid w:val="004A1CBB"/>
    <w:rsid w:val="004A1FE4"/>
    <w:rsid w:val="004A2282"/>
    <w:rsid w:val="004A240D"/>
    <w:rsid w:val="004A2483"/>
    <w:rsid w:val="004A2C96"/>
    <w:rsid w:val="004A3524"/>
    <w:rsid w:val="004A3673"/>
    <w:rsid w:val="004A393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70B5"/>
    <w:rsid w:val="005D714F"/>
    <w:rsid w:val="005D7292"/>
    <w:rsid w:val="005E04FB"/>
    <w:rsid w:val="005E059E"/>
    <w:rsid w:val="005E0DAD"/>
    <w:rsid w:val="005E140A"/>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5077"/>
    <w:rsid w:val="0060523E"/>
    <w:rsid w:val="00605313"/>
    <w:rsid w:val="006058CA"/>
    <w:rsid w:val="00605C3A"/>
    <w:rsid w:val="00606DD6"/>
    <w:rsid w:val="0060790B"/>
    <w:rsid w:val="00607AD6"/>
    <w:rsid w:val="00610BB8"/>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5574"/>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7115"/>
    <w:rsid w:val="007971BA"/>
    <w:rsid w:val="00797B80"/>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6E7"/>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7BA2"/>
    <w:rsid w:val="00820456"/>
    <w:rsid w:val="00820E81"/>
    <w:rsid w:val="00821401"/>
    <w:rsid w:val="00821628"/>
    <w:rsid w:val="0082197C"/>
    <w:rsid w:val="00821A0F"/>
    <w:rsid w:val="00822011"/>
    <w:rsid w:val="00822996"/>
    <w:rsid w:val="00822A5A"/>
    <w:rsid w:val="00822DBF"/>
    <w:rsid w:val="0082318B"/>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5371"/>
    <w:rsid w:val="0084561E"/>
    <w:rsid w:val="00846892"/>
    <w:rsid w:val="00846A17"/>
    <w:rsid w:val="00847A49"/>
    <w:rsid w:val="00847CFD"/>
    <w:rsid w:val="00847D52"/>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057"/>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4FB7"/>
    <w:rsid w:val="0095525E"/>
    <w:rsid w:val="00955274"/>
    <w:rsid w:val="009558E1"/>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F6D"/>
    <w:rsid w:val="00A22643"/>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5DD3"/>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C22"/>
    <w:rsid w:val="00C60DC9"/>
    <w:rsid w:val="00C61065"/>
    <w:rsid w:val="00C61146"/>
    <w:rsid w:val="00C611C1"/>
    <w:rsid w:val="00C61A88"/>
    <w:rsid w:val="00C61ACB"/>
    <w:rsid w:val="00C625B7"/>
    <w:rsid w:val="00C62724"/>
    <w:rsid w:val="00C629FE"/>
    <w:rsid w:val="00C6351F"/>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36EE2"/>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99B"/>
    <w:rsid w:val="00E96726"/>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253D"/>
    <w:rsid w:val="00EF27D9"/>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93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HelleListe-Akzent5">
    <w:name w:val="Light List Accent 5"/>
    <w:basedOn w:val="NormaleTabelle"/>
    <w:uiPriority w:val="61"/>
    <w:rsid w:val="008D7139"/>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Ind w:w="0" w:type="dxa"/>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CellMar>
        <w:top w:w="0" w:type="dxa"/>
        <w:left w:w="108" w:type="dxa"/>
        <w:bottom w:w="0" w:type="dxa"/>
        <w:right w:w="108" w:type="dxa"/>
      </w:tblCellMar>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HelleListe-Akzent5">
    <w:name w:val="Light List Accent 5"/>
    <w:basedOn w:val="NormaleTabelle"/>
    <w:uiPriority w:val="61"/>
    <w:rsid w:val="008D7139"/>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Ind w:w="0" w:type="dxa"/>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CellMar>
        <w:top w:w="0" w:type="dxa"/>
        <w:left w:w="108" w:type="dxa"/>
        <w:bottom w:w="0" w:type="dxa"/>
        <w:right w:w="108" w:type="dxa"/>
      </w:tblCellMar>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footer" Target="footer3.xml"/><Relationship Id="rId27" Type="http://schemas.openxmlformats.org/officeDocument/2006/relationships/footer" Target="foot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C791E91F-48FE-4E60-B8DE-78A0BFB8D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369</Words>
  <Characters>52728</Characters>
  <Application>Microsoft Office Word</Application>
  <DocSecurity>0</DocSecurity>
  <Lines>439</Lines>
  <Paragraphs>12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0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56</cp:revision>
  <cp:lastPrinted>2016-11-15T11:52:00Z</cp:lastPrinted>
  <dcterms:created xsi:type="dcterms:W3CDTF">2017-01-03T23:13:00Z</dcterms:created>
  <dcterms:modified xsi:type="dcterms:W3CDTF">2017-01-0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